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Vordiplom (B.S. equivalent), Psychology, Albert-Ludwigs-Universität Freiburg, Germany. 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CAC29F9" w:rsidR="000E58CB" w:rsidRPr="00661504" w:rsidRDefault="000E58CB" w:rsidP="000E58CB">
      <w:pPr>
        <w:autoSpaceDE w:val="0"/>
        <w:autoSpaceDN w:val="0"/>
        <w:adjustRightInd w:val="0"/>
        <w:rPr>
          <w:color w:val="000000"/>
          <w:lang w:val="en-CA"/>
        </w:rPr>
      </w:pPr>
      <w:r w:rsidRPr="00661504">
        <w:rPr>
          <w:color w:val="000000"/>
          <w:lang w:val="en-CA"/>
        </w:rPr>
        <w:t>Cultural change</w:t>
      </w:r>
      <w:r w:rsidR="00320DA5" w:rsidRPr="00661504">
        <w:rPr>
          <w:color w:val="000000"/>
          <w:lang w:val="en-CA"/>
        </w:rPr>
        <w:t xml:space="preserve"> and evolution</w:t>
      </w:r>
      <w:r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Political Psychology; </w:t>
      </w:r>
      <w:r w:rsidRPr="00661504">
        <w:rPr>
          <w:color w:val="000000"/>
          <w:lang w:val="en-CA"/>
        </w:rPr>
        <w:t>Psychometrics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Pr="00661504">
        <w:rPr>
          <w:color w:val="000000"/>
          <w:lang w:val="en-CA"/>
        </w:rPr>
        <w:t>Social Cognition; 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0D0B940D" w14:textId="77777777" w:rsidR="006E200E" w:rsidRPr="00661504" w:rsidRDefault="006E200E" w:rsidP="005E4D71">
      <w:pPr>
        <w:autoSpaceDE w:val="0"/>
        <w:autoSpaceDN w:val="0"/>
        <w:adjustRightInd w:val="0"/>
        <w:rPr>
          <w:lang w:val="en-CA"/>
        </w:rPr>
      </w:pPr>
    </w:p>
    <w:p w14:paraId="37C1D711" w14:textId="026278CB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86635F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Pr="00661504">
        <w:rPr>
          <w:b/>
          <w:color w:val="000000"/>
          <w:lang w:val="en-CA"/>
        </w:rPr>
        <w:t>7,</w:t>
      </w:r>
      <w:r w:rsidR="00A72658" w:rsidRPr="00661504">
        <w:rPr>
          <w:b/>
          <w:color w:val="000000"/>
          <w:lang w:val="en-CA"/>
        </w:rPr>
        <w:t>6</w:t>
      </w:r>
      <w:r w:rsidR="0086635F">
        <w:rPr>
          <w:b/>
          <w:color w:val="000000"/>
          <w:lang w:val="en-CA"/>
        </w:rPr>
        <w:t>32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3A62452D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 (MIDI)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</w:t>
            </w:r>
            <w:r w:rsidR="00661504" w:rsidRPr="00661504">
              <w:rPr>
                <w:i/>
                <w:iCs/>
                <w:color w:val="000000"/>
              </w:rPr>
              <w:lastRenderedPageBreak/>
              <w:t>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4DB3DB05" w14:textId="06C4988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57A5BD8" w14:textId="77777777" w:rsidR="00EE6C93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  <w:p w14:paraId="427DB406" w14:textId="751EB107" w:rsidR="00661504" w:rsidRPr="00661504" w:rsidRDefault="00661504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15DCE29D" w14:textId="58BF4BCB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 </w:t>
            </w:r>
          </w:p>
          <w:p w14:paraId="55EE69D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3EF2E29E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4C8E646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95EA29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3CDB48E0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2707273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4F8F0512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566404BE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BF33876" w14:textId="6537F14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4A2C251F" w14:textId="78A85D4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661504" w:rsidRDefault="00FB165E" w:rsidP="003326AB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294D7393" w14:textId="43144EB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6297D54B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25E297F" w14:textId="199DC5FE" w:rsidR="003326AB" w:rsidRPr="00661504" w:rsidRDefault="007B4430" w:rsidP="003326AB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  <w:p w14:paraId="4541FE4C" w14:textId="6BAE40D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66EDF24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16B82911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23CD0F5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63EDF17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1674184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250356F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51BABF2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1E909A31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1396D91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CDEBBAF" w14:textId="7083B562" w:rsidR="007B4430" w:rsidRPr="00661504" w:rsidRDefault="003326AB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  <w:p w14:paraId="0CB069E2" w14:textId="24BDB07E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661504" w:rsidRDefault="003326AB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  <w:p w14:paraId="64E1C79E" w14:textId="1C288673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661504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  <w:p w14:paraId="6D9DBBDC" w14:textId="59BAB7DA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</w:tbl>
    <w:p w14:paraId="212F7D5B" w14:textId="1E7479EC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>
        <w:rPr>
          <w:b/>
          <w:color w:val="000000"/>
          <w:lang w:val="en-CA"/>
        </w:rPr>
        <w:t xml:space="preserve">all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2CD3A66F" w14:textId="6CC82B7C" w:rsidR="001769C0" w:rsidRPr="00661504" w:rsidRDefault="001769C0" w:rsidP="00205A46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bookmarkStart w:id="10" w:name="_Hlk58345161"/>
      <w:bookmarkStart w:id="11" w:name="_Hlk61029720"/>
      <w:bookmarkStart w:id="12" w:name="_Hlk46853086"/>
      <w:r w:rsidRPr="00661504">
        <w:rPr>
          <w:lang w:val="en-CA"/>
        </w:rPr>
        <w:t xml:space="preserve">Grossmann, I. Meyers, E., &amp; </w:t>
      </w:r>
      <w:r w:rsidRPr="00661504">
        <w:rPr>
          <w:color w:val="000000"/>
          <w:shd w:val="clear" w:color="auto" w:fill="FFFFFF"/>
          <w:lang w:val="en-CA"/>
        </w:rPr>
        <w:t xml:space="preserve">Eibach, R. E. (in press). The wisdom in the story: Clarifying assumptions about radical uncertainty and reasonableness in narrative judgment. </w:t>
      </w:r>
      <w:r w:rsidRPr="00661504">
        <w:rPr>
          <w:i/>
          <w:lang w:val="en-CA"/>
        </w:rPr>
        <w:t xml:space="preserve">Behavioral and Brain Sciences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1E211627" w14:textId="77777777" w:rsidR="001769C0" w:rsidRPr="00661504" w:rsidRDefault="001769C0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72417DF1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7CBAC428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3" w:name="_Hlk110169799"/>
      <w:bookmarkStart w:id="14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26 (4), 559-575. </w:t>
      </w:r>
      <w:bookmarkEnd w:id="13"/>
      <w:r w:rsidRPr="00661504">
        <w:rPr>
          <w:b/>
          <w:color w:val="000000"/>
          <w:shd w:val="clear" w:color="auto" w:fill="FFFFFF"/>
          <w:lang w:val="en-CA"/>
        </w:rPr>
        <w:t>(3.91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44484D2E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77777777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5E4EC87C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Pr="00661504">
        <w:rPr>
          <w:lang w:val="en-CA"/>
        </w:rPr>
        <w:t xml:space="preserve">.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5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72A2CCA0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Pr="00661504">
        <w:rPr>
          <w:b/>
          <w:lang w:val="en-CA"/>
        </w:rPr>
        <w:t>3.08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6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7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77777777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3.08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5E0724C1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7B179850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1). 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1EE17A55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661504">
        <w:rPr>
          <w:i/>
          <w:lang w:val="en-CA"/>
        </w:rPr>
        <w:t>American Psychologist</w:t>
      </w:r>
      <w:r w:rsidR="007879B9" w:rsidRPr="00661504">
        <w:rPr>
          <w:lang w:val="en-CA"/>
        </w:rPr>
        <w:t xml:space="preserve">, </w:t>
      </w:r>
      <w:r w:rsidR="007879B9" w:rsidRPr="00661504">
        <w:rPr>
          <w:i/>
          <w:iCs/>
          <w:lang w:val="en-CA"/>
        </w:rPr>
        <w:t>76</w:t>
      </w:r>
      <w:r w:rsidR="007879B9" w:rsidRPr="00661504">
        <w:rPr>
          <w:lang w:val="en-CA"/>
        </w:rPr>
        <w:t>, 833-837.</w:t>
      </w:r>
      <w:r w:rsidRPr="00661504">
        <w:rPr>
          <w:lang w:val="en-CA"/>
        </w:rPr>
        <w:t xml:space="preserve"> </w:t>
      </w:r>
      <w:r w:rsidR="007879B9" w:rsidRPr="00661504">
        <w:rPr>
          <w:lang w:val="en-CA"/>
        </w:rPr>
        <w:t xml:space="preserve">https://doi.org/10.1037/amp0000898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</w:p>
    <w:p w14:paraId="21EE4DFC" w14:textId="77777777" w:rsidR="00F943FF" w:rsidRPr="00661504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&amp;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(2020). 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18" w:name="_Hlk58345086"/>
    </w:p>
    <w:p w14:paraId="43A796AC" w14:textId="157505AF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Eibach, R. P., </w:t>
      </w:r>
      <w:r w:rsidRPr="00661504">
        <w:rPr>
          <w:u w:val="single"/>
          <w:lang w:val="en-CA"/>
        </w:rPr>
        <w:t>Koyama, J</w:t>
      </w:r>
      <w:r w:rsidRPr="00661504">
        <w:rPr>
          <w:lang w:val="en-CA"/>
        </w:rPr>
        <w:t>., &amp;</w:t>
      </w:r>
      <w:r w:rsidRPr="00661504">
        <w:rPr>
          <w:u w:val="single"/>
          <w:lang w:val="en-CA"/>
        </w:rPr>
        <w:t xml:space="preserve"> Sahi, Q</w:t>
      </w:r>
      <w:r w:rsidRPr="00661504">
        <w:rPr>
          <w:lang w:val="en-CA"/>
        </w:rPr>
        <w:t xml:space="preserve">. (2020). </w:t>
      </w:r>
      <w:bookmarkStart w:id="19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19"/>
      <w:r w:rsidRPr="00661504">
        <w:rPr>
          <w:lang w:val="en-CA"/>
        </w:rPr>
        <w:t>doi: 10.1126/sciadv.aaz0289</w:t>
      </w:r>
      <w:bookmarkEnd w:id="18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2.80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0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0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661504">
        <w:rPr>
          <w:rStyle w:val="NoneA"/>
          <w:rFonts w:cs="Times New Roman"/>
          <w:b/>
          <w:lang w:val="en-CA"/>
        </w:rPr>
        <w:lastRenderedPageBreak/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Ferrari, M., &amp;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37FE064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61029707"/>
      <w:bookmarkEnd w:id="12"/>
    </w:p>
    <w:p w14:paraId="76A2AE03" w14:textId="2B0EB6FC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702B6B03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08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F3B1652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AA5956" w:rsidRPr="00661504">
        <w:rPr>
          <w:b/>
          <w:lang w:val="en-CA"/>
        </w:rPr>
        <w:t>4.39</w:t>
      </w:r>
      <w:r w:rsidRPr="00661504">
        <w:rPr>
          <w:b/>
          <w:lang w:val="en-CA"/>
        </w:rPr>
        <w:t>)</w:t>
      </w:r>
    </w:p>
    <w:p w14:paraId="7E8CF459" w14:textId="77777777" w:rsidR="00A20790" w:rsidRPr="00661504" w:rsidRDefault="00A20790" w:rsidP="00AA5956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  <w:bookmarkStart w:id="22" w:name="_Hlk46853115"/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661504">
        <w:rPr>
          <w:rFonts w:eastAsia="Calibri"/>
          <w:iCs/>
          <w:lang w:val="en-CA" w:eastAsia="en-US"/>
        </w:rPr>
        <w:t>8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1"/>
    <w:bookmarkEnd w:id="22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>, 50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52A8A01C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3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3"/>
      <w:r w:rsidRPr="00661504">
        <w:rPr>
          <w:iCs/>
          <w:lang w:val="en-CA"/>
        </w:rPr>
        <w:t xml:space="preserve">doi: 10.1037/pspp0000171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 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A7D1B0B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color w:val="000000"/>
          <w:u w:val="single"/>
          <w:shd w:val="clear" w:color="auto" w:fill="FFFFFF"/>
          <w:lang w:val="en-CA"/>
        </w:rPr>
        <w:t>Brienza, J. P.</w:t>
      </w:r>
      <w:r w:rsidRPr="00661504">
        <w:rPr>
          <w:color w:val="000000"/>
          <w:shd w:val="clear" w:color="auto" w:fill="FFFFFF"/>
          <w:lang w:val="en-CA"/>
        </w:rPr>
        <w:t xml:space="preserve"> (</w:t>
      </w:r>
      <w:r w:rsidR="005B2DF1" w:rsidRPr="00661504">
        <w:rPr>
          <w:color w:val="000000"/>
          <w:shd w:val="clear" w:color="auto" w:fill="FFFFFF"/>
          <w:lang w:val="en-CA"/>
        </w:rPr>
        <w:t>2018</w:t>
      </w:r>
      <w:r w:rsidRPr="00661504">
        <w:rPr>
          <w:color w:val="000000"/>
          <w:shd w:val="clear" w:color="auto" w:fill="FFFFFF"/>
          <w:lang w:val="en-CA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new journal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37EC7174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5F8D7332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40F56833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42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430D91F1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4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4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17EA7186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>., Brienza, J.</w:t>
      </w:r>
      <w:r w:rsidR="00D06CFD" w:rsidRPr="00661504">
        <w:rPr>
          <w:rFonts w:eastAsia="Calibri"/>
          <w:lang w:val="en-CA" w:eastAsia="en-US"/>
        </w:rPr>
        <w:t xml:space="preserve"> P.</w:t>
      </w:r>
      <w:r w:rsidRPr="00661504">
        <w:rPr>
          <w:rFonts w:eastAsia="Calibri"/>
          <w:lang w:val="en-CA" w:eastAsia="en-US"/>
        </w:rPr>
        <w:t xml:space="preserve">, &amp; Bobocel. D.R. (2017). 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</w:t>
      </w:r>
      <w:r w:rsidR="00D609ED" w:rsidRPr="00661504">
        <w:rPr>
          <w:b/>
          <w:lang w:val="en-CA"/>
        </w:rPr>
        <w:t>10.57</w:t>
      </w:r>
      <w:r w:rsidRPr="00661504">
        <w:rPr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0722D94B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Varnum, M. E.W. (2017). 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5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5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29636253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Varnum, M. E. W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</w:t>
      </w:r>
      <w:bookmarkStart w:id="26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6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7D8A5013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7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7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0.57</w:t>
      </w:r>
      <w:r w:rsidRPr="00661504">
        <w:rPr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67E1BE8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026C5D06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>. doi: 10.1037/pspp0000084 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3BBBF90A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27</w:t>
      </w:r>
      <w:r w:rsidR="00CA403E" w:rsidRPr="00661504">
        <w:rPr>
          <w:lang w:val="en-CA"/>
        </w:rPr>
        <w:t>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7C6822D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B71223" w:rsidRPr="00661504">
        <w:rPr>
          <w:b/>
          <w:lang w:val="en-CA"/>
        </w:rPr>
        <w:t>3.61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52DCF2FC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>, Eibach, R.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6). 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8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28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C7DF714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r w:rsidR="005665CC" w:rsidRPr="00661504">
        <w:rPr>
          <w:rStyle w:val="Emphasis"/>
          <w:i w:val="0"/>
          <w:color w:val="000000"/>
          <w:lang w:val="en-CA"/>
        </w:rPr>
        <w:t>doi: 10.3389/fpsyg.2015.01352 (</w:t>
      </w:r>
      <w:r w:rsidR="005665CC" w:rsidRPr="00661504">
        <w:rPr>
          <w:rStyle w:val="Emphasis"/>
          <w:b/>
          <w:i w:val="0"/>
          <w:color w:val="000000"/>
          <w:lang w:val="en-CA"/>
        </w:rPr>
        <w:t>2.60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lein, N</w:t>
      </w:r>
      <w:r w:rsidR="00BF6AB7" w:rsidRPr="00661504">
        <w:rPr>
          <w:lang w:val="en-CA"/>
        </w:rPr>
        <w:t>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, Uskul, A., Kraus, A., &amp; Epley, N. (2015). 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AC7CE5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 M., Kan, C. &amp; Kitayama, S. 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>). 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CE0E8E" w:rsidRPr="00661504">
        <w:rPr>
          <w:b/>
          <w:lang w:val="en-CA"/>
        </w:rPr>
        <w:t>3.38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076491EC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CE0E8E" w:rsidRPr="00661504">
        <w:rPr>
          <w:b/>
          <w:lang w:val="en-CA"/>
        </w:rPr>
        <w:t>7.51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 xml:space="preserve">Huynh, A. </w:t>
      </w:r>
      <w:r w:rsidR="00BE6039" w:rsidRPr="00661504">
        <w:rPr>
          <w:u w:val="single"/>
          <w:lang w:val="en-CA"/>
        </w:rPr>
        <w:t>C.</w:t>
      </w:r>
      <w:r w:rsidR="00BE6039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E67077" w:rsidRPr="00661504">
        <w:rPr>
          <w:lang w:val="en-CA"/>
        </w:rPr>
        <w:t>2013</w:t>
      </w:r>
      <w:r w:rsidRPr="00661504">
        <w:rPr>
          <w:lang w:val="en-CA"/>
        </w:rPr>
        <w:t xml:space="preserve">). 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19848CEA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8557D2" w:rsidRPr="00661504">
        <w:rPr>
          <w:b/>
          <w:lang w:val="en-CA"/>
        </w:rPr>
        <w:t>2.31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26F0DDE2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 Varnum, M. E. W. (201</w:t>
      </w:r>
      <w:r w:rsidR="00201ACA" w:rsidRPr="00661504">
        <w:rPr>
          <w:lang w:val="en-CA"/>
        </w:rPr>
        <w:t>1</w:t>
      </w:r>
      <w:r w:rsidRPr="00661504">
        <w:rPr>
          <w:lang w:val="en-CA"/>
        </w:rPr>
        <w:t xml:space="preserve">). 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B71223" w:rsidRPr="00661504">
        <w:rPr>
          <w:b/>
          <w:lang w:val="en-CA"/>
        </w:rPr>
        <w:t>3.61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E478417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29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0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7"/>
      <w:bookmarkEnd w:id="2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1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A3320B" w:rsidRPr="00661504">
        <w:rPr>
          <w:lang w:val="en-CA"/>
        </w:rPr>
        <w:t>2019</w:t>
      </w:r>
      <w:r w:rsidRPr="00661504">
        <w:rPr>
          <w:lang w:val="en-CA"/>
        </w:rPr>
        <w:t xml:space="preserve">). 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6). 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4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2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3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4" w:name="_Hlk46853166"/>
      <w:bookmarkEnd w:id="32"/>
      <w:bookmarkEnd w:id="33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5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5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6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7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48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49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0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6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6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1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2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3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60BCA9F4" w14:textId="280E0FF6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69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4D3B46E5" w:rsidR="00566BAC" w:rsidRPr="00661504" w:rsidRDefault="00566BAC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751BA494" w:rsidR="000000B5" w:rsidRPr="00661504" w:rsidRDefault="00EC645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workshop on “The Politics and Practice of Epistemic Authority,” McGill University, Advanced Study Institute in Cultural Psychiatry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41A68669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raduate Colloquium, University of Mannheim, Germany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38CE3D47" w:rsidR="00E3041C" w:rsidRPr="00661504" w:rsidRDefault="00E3041C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octoral Colloquium, University Institute of Lisbon (ISCTE), Portugal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7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54D98EBE" w:rsidR="00673393" w:rsidRPr="00661504" w:rsidRDefault="00673393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epartment of Psychology, University of Lisbon, Portugal</w:t>
            </w:r>
          </w:p>
        </w:tc>
      </w:tr>
      <w:bookmarkEnd w:id="37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8" w:name="_Hlk61029924"/>
            <w:bookmarkEnd w:id="3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4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38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633421FF" w14:textId="3D32A71E" w:rsidR="004A7F30" w:rsidRPr="00661504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  <w:bookmarkStart w:id="39" w:name="_Hlk46853198"/>
    </w:p>
    <w:p w14:paraId="295268CC" w14:textId="01048954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0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0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1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1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5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6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5C74F669" w14:textId="7B34702A" w:rsidR="00A5015D" w:rsidRPr="00661504" w:rsidRDefault="00A5015D" w:rsidP="00A5015D">
      <w:pPr>
        <w:spacing w:after="240"/>
        <w:ind w:left="720" w:hanging="706"/>
        <w:rPr>
          <w:lang w:val="en-CA"/>
        </w:rPr>
      </w:pPr>
      <w:bookmarkStart w:id="42" w:name="_Hlk107651671"/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3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4" w:name="_Hlk118152001"/>
      <w:bookmarkEnd w:id="42"/>
      <w:bookmarkEnd w:id="43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4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Dorfman, A</w:t>
      </w:r>
      <w:r w:rsidRPr="00661504">
        <w:rPr>
          <w:bCs/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5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</w:t>
      </w:r>
      <w:r w:rsidRPr="00267782">
        <w:rPr>
          <w:lang w:val="en-CA"/>
        </w:rPr>
        <w:t xml:space="preserve">, </w:t>
      </w:r>
      <w:r w:rsidRPr="00267782">
        <w:rPr>
          <w:lang w:val="en-CA"/>
        </w:rPr>
        <w:t>R</w:t>
      </w:r>
      <w:r w:rsidRPr="00267782">
        <w:rPr>
          <w:lang w:val="en-CA"/>
        </w:rPr>
        <w:t>.</w:t>
      </w:r>
      <w:r w:rsidRPr="00267782">
        <w:rPr>
          <w:lang w:val="en-CA"/>
        </w:rPr>
        <w:t>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5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, </w:t>
      </w:r>
      <w:r w:rsidRPr="00661504">
        <w:rPr>
          <w:u w:val="single"/>
          <w:lang w:val="en-CA"/>
        </w:rPr>
        <w:t>Dorfman, A., Oakes, H., 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orfman, A., Oakes, H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39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6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6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</w:t>
      </w:r>
      <w:r w:rsidRPr="00661504">
        <w:rPr>
          <w:lang w:val="en-CA"/>
        </w:rPr>
        <w:lastRenderedPageBreak/>
        <w:t xml:space="preserve">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661504">
        <w:rPr>
          <w:rFonts w:eastAsia="Times"/>
          <w:u w:val="single"/>
          <w:lang w:val="en-CA" w:eastAsia="en-US"/>
        </w:rPr>
        <w:t>Huynh, A. C.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u w:val="single"/>
          <w:lang w:val="en-CA" w:eastAsia="en-US"/>
        </w:rPr>
        <w:t>Kung, F. Y. H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b/>
          <w:lang w:val="en-CA" w:eastAsia="en-US"/>
        </w:rPr>
        <w:t>Grossmann, I</w:t>
      </w:r>
      <w:r w:rsidRPr="00661504">
        <w:rPr>
          <w:rFonts w:eastAsia="Times"/>
          <w:lang w:val="en-CA" w:eastAsia="en-US"/>
        </w:rPr>
        <w:t>., &amp; Eibach, R. P. (</w:t>
      </w:r>
      <w:r w:rsidR="00FA70BF" w:rsidRPr="00661504">
        <w:rPr>
          <w:rFonts w:eastAsia="Times"/>
          <w:lang w:val="en-CA" w:eastAsia="en-US"/>
        </w:rPr>
        <w:t>2017, June</w:t>
      </w:r>
      <w:r w:rsidRPr="00661504">
        <w:rPr>
          <w:rFonts w:eastAsia="Times"/>
          <w:lang w:val="en-CA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7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7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 xml:space="preserve">Talk presented in the symposium “Fresh looks at classic perspectives: </w:t>
      </w:r>
      <w:r w:rsidRPr="00661504">
        <w:rPr>
          <w:lang w:val="en-CA"/>
        </w:rPr>
        <w:lastRenderedPageBreak/>
        <w:t>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48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48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Eibach, R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49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63976601"/>
      <w:bookmarkEnd w:id="50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1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Schryer, E.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Pr="00661504">
        <w:rPr>
          <w:rFonts w:ascii="Times New Roman" w:hAnsi="Times New Roman" w:cs="Times New Roman"/>
          <w:b/>
          <w:sz w:val="24"/>
          <w:szCs w:val="24"/>
          <w:lang w:eastAsia="en-CA"/>
        </w:rPr>
        <w:t>Grossmann, I.,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</w:t>
      </w:r>
      <w:r w:rsidR="001D3112" w:rsidRPr="00661504">
        <w:rPr>
          <w:lang w:val="en-CA"/>
        </w:rPr>
        <w:t xml:space="preserve">&amp; Varnum, M.E.W. </w:t>
      </w:r>
      <w:r w:rsidRPr="00661504">
        <w:rPr>
          <w:lang w:val="en-CA"/>
        </w:rPr>
        <w:t>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 xml:space="preserve">19th International </w:t>
      </w:r>
      <w:r w:rsidRPr="00661504">
        <w:rPr>
          <w:bCs/>
          <w:lang w:val="en-CA"/>
        </w:rPr>
        <w:lastRenderedPageBreak/>
        <w:t>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62725348" w14:textId="14EE2F6D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&amp;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19, November). 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.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, Vohs, K.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&amp; Scholer, A. (2019, November). 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</w:t>
      </w:r>
      <w:r w:rsidRPr="00661504">
        <w:rPr>
          <w:lang w:val="en-CA"/>
        </w:rPr>
        <w:lastRenderedPageBreak/>
        <w:t>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Kung, F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</w:t>
      </w:r>
      <w:r w:rsidR="00513E87" w:rsidRPr="00661504">
        <w:rPr>
          <w:u w:val="single"/>
          <w:lang w:val="en-CA"/>
        </w:rPr>
        <w:t>, F. Y. H.,</w:t>
      </w:r>
      <w:r w:rsidR="00513E87" w:rsidRPr="00661504">
        <w:rPr>
          <w:lang w:val="en-CA"/>
        </w:rPr>
        <w:t xml:space="preserve">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Cs/>
          <w:lang w:val="en-CA"/>
        </w:rPr>
        <w:t xml:space="preserve">Varnum, M. E. W., </w:t>
      </w: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Nisbett, R.E., Kitayama, S., Katunar, D.</w:t>
      </w:r>
      <w:r w:rsidR="0046252D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(2007</w:t>
      </w:r>
      <w:r w:rsidR="0046252D" w:rsidRPr="00661504">
        <w:rPr>
          <w:bCs/>
          <w:lang w:val="en-CA"/>
        </w:rPr>
        <w:t>, April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2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2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 xml:space="preserve">Seminar in Cognitive Science (CogSci </w:t>
            </w:r>
            <w:r w:rsidRPr="00661504">
              <w:rPr>
                <w:color w:val="000000"/>
                <w:lang w:val="en-CA"/>
              </w:rPr>
              <w:lastRenderedPageBreak/>
              <w:t>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30B54438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27FE3F4E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661504" w14:paraId="634BC4B8" w14:textId="77777777" w:rsidTr="00260E42">
        <w:tc>
          <w:tcPr>
            <w:tcW w:w="1530" w:type="dxa"/>
          </w:tcPr>
          <w:p w14:paraId="56A50245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3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 xml:space="preserve">event (talk series, and </w:t>
            </w:r>
            <w:r w:rsidRPr="00661504">
              <w:rPr>
                <w:lang w:val="en-CA" w:eastAsia="en-CA"/>
              </w:rPr>
              <w:lastRenderedPageBreak/>
              <w:t>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0DE3DFA" w14:textId="77777777" w:rsidR="00792734" w:rsidRDefault="00792734">
      <w:pPr>
        <w:rPr>
          <w:b/>
          <w:iCs/>
          <w:lang w:val="en-CA" w:eastAsia="en-CA"/>
        </w:rPr>
      </w:pPr>
      <w:r>
        <w:rPr>
          <w:b/>
          <w:iCs/>
          <w:lang w:val="en-CA" w:eastAsia="en-CA"/>
        </w:rPr>
        <w:br w:type="page"/>
      </w: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lastRenderedPageBreak/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5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4" w:name="_Hlk61029988"/>
            <w:bookmarkStart w:id="55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6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6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4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5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7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89EF406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>(special issue on Cultural Change; IF = 4.86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8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5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9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59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3AA352DE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  <w:r w:rsidR="005517D9">
              <w:rPr>
                <w:i/>
                <w:lang w:val="en-CA" w:eastAsia="en-CA"/>
              </w:rPr>
              <w:t xml:space="preserve"> </w:t>
            </w:r>
            <w:r w:rsidR="005517D9">
              <w:rPr>
                <w:iCs/>
                <w:lang w:val="en-CA" w:eastAsia="en-CA"/>
              </w:rPr>
              <w:t>(new journal)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0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0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04E6C7EB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1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1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2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58969706"/>
            <w:bookmarkEnd w:id="6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773"/>
            <w:bookmarkEnd w:id="63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5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5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15"/>
            <w:bookmarkEnd w:id="6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83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91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21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0"/>
          </w:p>
        </w:tc>
      </w:tr>
      <w:bookmarkEnd w:id="69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1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1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2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2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3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3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4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5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5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6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0776674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5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6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0"/>
      <w:headerReference w:type="default" r:id="rId61"/>
      <w:footerReference w:type="even" r:id="rId62"/>
      <w:footerReference w:type="default" r:id="rId6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43C56E0" w14:textId="77777777" w:rsidR="00A1274A" w:rsidRDefault="00A1274A">
      <w:r>
        <w:separator/>
      </w:r>
    </w:p>
  </w:endnote>
  <w:endnote w:type="continuationSeparator" w:id="0">
    <w:p w14:paraId="3777F73D" w14:textId="77777777" w:rsidR="00A1274A" w:rsidRDefault="00A1274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80"/>
    <w:family w:val="swiss"/>
    <w:pitch w:val="variable"/>
    <w:sig w:usb0="00000000" w:usb1="E9DFFFFF" w:usb2="0000003F" w:usb3="00000000" w:csb0="003F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92410A" w14:textId="77777777" w:rsidR="00A1274A" w:rsidRDefault="00A1274A">
      <w:r>
        <w:separator/>
      </w:r>
    </w:p>
  </w:footnote>
  <w:footnote w:type="continuationSeparator" w:id="0">
    <w:p w14:paraId="1CFEF86E" w14:textId="77777777" w:rsidR="00A1274A" w:rsidRDefault="00A1274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4019EDD8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D0796C" w:rsidRPr="00661504">
      <w:rPr>
        <w:b/>
        <w:bCs/>
        <w:sz w:val="22"/>
        <w:szCs w:val="22"/>
        <w:lang w:val="en-US"/>
      </w:rPr>
      <w:t>10</w:t>
    </w:r>
    <w:r w:rsidRPr="00661504">
      <w:rPr>
        <w:b/>
        <w:bCs/>
        <w:sz w:val="22"/>
        <w:szCs w:val="22"/>
        <w:lang w:val="en-US"/>
      </w:rPr>
      <w:t>/202</w:t>
    </w:r>
    <w:r w:rsidR="00513249" w:rsidRPr="00661504">
      <w:rPr>
        <w:b/>
        <w:bCs/>
        <w:sz w:val="22"/>
        <w:szCs w:val="22"/>
        <w:lang w:val="en-US"/>
      </w:rPr>
      <w:t>2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274A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5A55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5144CF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greatergood.berkeley.edu/article/item/how_life_could_get_better_or_worse_after_covid" TargetMode="External"/><Relationship Id="rId50" Type="http://schemas.openxmlformats.org/officeDocument/2006/relationships/hyperlink" Target="https://worldaftercovid.info/" TargetMode="External"/><Relationship Id="rId55" Type="http://schemas.openxmlformats.org/officeDocument/2006/relationships/hyperlink" Target="https://www.youtube.com/c/TheStoa" TargetMode="External"/><Relationship Id="rId63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onwisdompodcast.fireside.fm/" TargetMode="External"/><Relationship Id="rId53" Type="http://schemas.openxmlformats.org/officeDocument/2006/relationships/hyperlink" Target="http://www.forbes.com/sites/datafreaks/2015/04/07/why-we-give-great-advice-to-others-but-cant-take-it-ourselves/" TargetMode="External"/><Relationship Id="rId58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61" Type="http://schemas.openxmlformats.org/officeDocument/2006/relationships/header" Target="header2.xm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sites.google.com/view/openstatslab/home/one-way-anova" TargetMode="External"/><Relationship Id="rId48" Type="http://schemas.openxmlformats.org/officeDocument/2006/relationships/hyperlink" Target="https://foreignpolicy.com/2021/03/18/pandemic-social-science-predictions-wrong/" TargetMode="External"/><Relationship Id="rId56" Type="http://schemas.openxmlformats.org/officeDocument/2006/relationships/hyperlink" Target="https://www.hanoiphilosophyforum.org/" TargetMode="External"/><Relationship Id="rId64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blogs.scientificamerican.com/observations/when-reasonable-trumps-rational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theconversation.com/its-not-stress-thats-killing-us-its-hate-maybe-mindfulness-can-help-171335" TargetMode="External"/><Relationship Id="rId59" Type="http://schemas.openxmlformats.org/officeDocument/2006/relationships/hyperlink" Target="https://www.geographyofphilosophy.com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cancovid.ca/" TargetMode="External"/><Relationship Id="rId62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words-of-wisdom-4-tips-from-experts-on-how-to-endure-until-the-covid-19-pandemic-ends-152162" TargetMode="External"/><Relationship Id="rId57" Type="http://schemas.openxmlformats.org/officeDocument/2006/relationships/hyperlink" Target="https://wisdomsummit.uwaterloo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://dx.doi.org/10.4135/9781412956253.n214" TargetMode="External"/><Relationship Id="rId52" Type="http://schemas.openxmlformats.org/officeDocument/2006/relationships/hyperlink" Target="https://spsp.org/news-center/character-context-blog/can-we-foresee-future-explaining-and-predicting-cultural-change" TargetMode="External"/><Relationship Id="rId60" Type="http://schemas.openxmlformats.org/officeDocument/2006/relationships/header" Target="header1.xml"/><Relationship Id="rId65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53</TotalTime>
  <Pages>37</Pages>
  <Words>15225</Words>
  <Characters>86788</Characters>
  <Application>Microsoft Office Word</Application>
  <DocSecurity>0</DocSecurity>
  <Lines>723</Lines>
  <Paragraphs>2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18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6</cp:revision>
  <cp:lastPrinted>2022-10-22T18:12:00Z</cp:lastPrinted>
  <dcterms:created xsi:type="dcterms:W3CDTF">2021-03-19T00:08:00Z</dcterms:created>
  <dcterms:modified xsi:type="dcterms:W3CDTF">2022-11-01T03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